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pPr w:leftFromText="141" w:rightFromText="141" w:vertAnchor="page" w:horzAnchor="margin" w:tblpY="2785"/>
        <w:tblW w:w="5322" w:type="pct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120"/>
        <w:gridCol w:w="3996"/>
        <w:gridCol w:w="1365"/>
        <w:gridCol w:w="1638"/>
        <w:gridCol w:w="1537"/>
      </w:tblGrid>
      <w:tr w:rsidR="00040C8B" w:rsidRPr="002249F4" w:rsidDel="00144490" w:rsidTr="00040C8B">
        <w:trPr>
          <w:trHeight w:val="382"/>
        </w:trPr>
        <w:tc>
          <w:tcPr>
            <w:tcW w:w="580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40C8B" w:rsidRPr="00AB1496" w:rsidDel="00144490" w:rsidRDefault="00040C8B" w:rsidP="00234B9E">
            <w:pPr>
              <w:spacing w:after="0" w:line="60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20"/>
                <w:szCs w:val="18"/>
                <w:lang w:val="en-US" w:eastAsia="fr-FR"/>
              </w:rPr>
              <w:t>Primer name</w:t>
            </w:r>
          </w:p>
        </w:tc>
        <w:tc>
          <w:tcPr>
            <w:tcW w:w="2069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40C8B" w:rsidRPr="00AB1496" w:rsidDel="00144490" w:rsidRDefault="00040C8B" w:rsidP="00234B9E">
            <w:pPr>
              <w:spacing w:after="0" w:line="60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20"/>
                <w:szCs w:val="18"/>
                <w:lang w:val="en-US" w:eastAsia="fr-FR"/>
              </w:rPr>
              <w:t>Sequence (5’-3’)</w:t>
            </w:r>
          </w:p>
        </w:tc>
        <w:tc>
          <w:tcPr>
            <w:tcW w:w="707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040C8B" w:rsidRPr="00AB1496" w:rsidDel="00144490" w:rsidRDefault="00040C8B" w:rsidP="00234B9E">
            <w:pPr>
              <w:spacing w:after="0" w:line="60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20"/>
                <w:szCs w:val="18"/>
                <w:lang w:val="en-US" w:eastAsia="fr-FR"/>
              </w:rPr>
              <w:t>Genome region targeted</w:t>
            </w:r>
          </w:p>
        </w:tc>
        <w:tc>
          <w:tcPr>
            <w:tcW w:w="848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040C8B" w:rsidRPr="00AB1496" w:rsidDel="00144490" w:rsidRDefault="00040C8B" w:rsidP="00234B9E">
            <w:pPr>
              <w:spacing w:after="0" w:line="60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20"/>
                <w:szCs w:val="18"/>
                <w:lang w:val="en-US" w:eastAsia="fr-FR"/>
              </w:rPr>
              <w:t>Genome location</w:t>
            </w:r>
          </w:p>
        </w:tc>
        <w:tc>
          <w:tcPr>
            <w:tcW w:w="796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40C8B" w:rsidRPr="00AB1496" w:rsidDel="00144490" w:rsidRDefault="00040C8B" w:rsidP="00234B9E">
            <w:pPr>
              <w:spacing w:after="0" w:line="60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20"/>
                <w:szCs w:val="18"/>
                <w:lang w:val="en-US" w:eastAsia="fr-FR"/>
              </w:rPr>
              <w:t>References</w:t>
            </w:r>
          </w:p>
        </w:tc>
      </w:tr>
      <w:tr w:rsidR="00040C8B" w:rsidRPr="00FA2FEA" w:rsidDel="00144490" w:rsidTr="00040C8B">
        <w:trPr>
          <w:trHeight w:val="299"/>
        </w:trPr>
        <w:tc>
          <w:tcPr>
            <w:tcW w:w="580" w:type="pct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040C8B" w:rsidRPr="00AB1496" w:rsidDel="00144490" w:rsidRDefault="00040C8B" w:rsidP="00234B9E">
            <w:pPr>
              <w:spacing w:after="0" w:line="60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t>EQ-1</w:t>
            </w:r>
          </w:p>
        </w:tc>
        <w:tc>
          <w:tcPr>
            <w:tcW w:w="2069" w:type="pct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040C8B" w:rsidRPr="00AB1496" w:rsidDel="00144490" w:rsidRDefault="00040C8B" w:rsidP="00234B9E">
            <w:pPr>
              <w:spacing w:after="0" w:line="60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t>ACATGGTGTGAAGAGTCTATTGAGCT</w:t>
            </w:r>
          </w:p>
        </w:tc>
        <w:tc>
          <w:tcPr>
            <w:tcW w:w="707" w:type="pct"/>
            <w:vMerge w:val="restart"/>
            <w:tcBorders>
              <w:top w:val="single" w:sz="12" w:space="0" w:color="auto"/>
              <w:left w:val="nil"/>
              <w:right w:val="nil"/>
            </w:tcBorders>
          </w:tcPr>
          <w:p w:rsidR="00040C8B" w:rsidRPr="00AB1496" w:rsidDel="00144490" w:rsidRDefault="00040C8B" w:rsidP="00234B9E">
            <w:pPr>
              <w:spacing w:after="0" w:line="60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t>5’-UTR</w:t>
            </w:r>
          </w:p>
        </w:tc>
        <w:tc>
          <w:tcPr>
            <w:tcW w:w="848" w:type="pct"/>
            <w:tcBorders>
              <w:top w:val="single" w:sz="12" w:space="0" w:color="auto"/>
              <w:left w:val="nil"/>
              <w:right w:val="nil"/>
            </w:tcBorders>
          </w:tcPr>
          <w:p w:rsidR="00040C8B" w:rsidRPr="00AB1496" w:rsidDel="00144490" w:rsidRDefault="00040C8B" w:rsidP="00234B9E">
            <w:pPr>
              <w:spacing w:after="0" w:line="60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t>437-462</w:t>
            </w:r>
          </w:p>
        </w:tc>
        <w:tc>
          <w:tcPr>
            <w:tcW w:w="796" w:type="pct"/>
            <w:vMerge w:val="restart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040C8B" w:rsidRPr="00AB1496" w:rsidDel="00144490" w:rsidRDefault="00040C8B" w:rsidP="00234B9E">
            <w:pPr>
              <w:spacing w:after="0" w:line="60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noProof/>
                <w:color w:val="000000"/>
                <w:sz w:val="18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fldChar w:fldCharType="begin">
                <w:fldData xml:space="preserve">PEVuZE5vdGU+PENpdGU+PEF1dGhvcj5EaWVyc3NlbjwvQXV0aG9yPjxZZWFyPjIwMDg8L1llYXI+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fldChar w:fldCharType="begin">
                <w:fldData xml:space="preserve">PEVuZE5vdGU+PENpdGU+PEF1dGhvcj5EaWVyc3NlbjwvQXV0aG9yPjxZZWFyPjIwMDg8L1llYXI+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fldChar w:fldCharType="end"/>
            </w: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val="en-US" w:eastAsia="fr-FR"/>
              </w:rPr>
              <w:t>[1]</w:t>
            </w: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fldChar w:fldCharType="end"/>
            </w:r>
          </w:p>
        </w:tc>
      </w:tr>
      <w:tr w:rsidR="00040C8B" w:rsidRPr="00FA2FEA" w:rsidDel="00144490" w:rsidTr="00040C8B">
        <w:trPr>
          <w:trHeight w:val="299"/>
        </w:trPr>
        <w:tc>
          <w:tcPr>
            <w:tcW w:w="580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40C8B" w:rsidRPr="00AB1496" w:rsidDel="00144490" w:rsidRDefault="00040C8B" w:rsidP="00234B9E">
            <w:pPr>
              <w:spacing w:after="0" w:line="60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t>EQ-2</w:t>
            </w:r>
          </w:p>
        </w:tc>
        <w:tc>
          <w:tcPr>
            <w:tcW w:w="2069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40C8B" w:rsidRPr="00AB1496" w:rsidDel="00144490" w:rsidRDefault="00040C8B" w:rsidP="00234B9E">
            <w:pPr>
              <w:spacing w:after="0" w:line="60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t>CCAAAGTAGTCGGTTCCGC</w:t>
            </w:r>
          </w:p>
        </w:tc>
        <w:tc>
          <w:tcPr>
            <w:tcW w:w="707" w:type="pct"/>
            <w:vMerge/>
            <w:tcBorders>
              <w:left w:val="nil"/>
              <w:right w:val="nil"/>
            </w:tcBorders>
          </w:tcPr>
          <w:p w:rsidR="00040C8B" w:rsidRPr="00AB1496" w:rsidDel="00144490" w:rsidRDefault="00040C8B" w:rsidP="00234B9E">
            <w:pPr>
              <w:spacing w:after="0" w:line="60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</w:p>
        </w:tc>
        <w:tc>
          <w:tcPr>
            <w:tcW w:w="848" w:type="pct"/>
            <w:tcBorders>
              <w:left w:val="nil"/>
              <w:right w:val="nil"/>
            </w:tcBorders>
          </w:tcPr>
          <w:p w:rsidR="00040C8B" w:rsidRPr="00AB1496" w:rsidDel="00144490" w:rsidRDefault="00040C8B" w:rsidP="00234B9E">
            <w:pPr>
              <w:spacing w:after="0" w:line="60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t>560-578</w:t>
            </w:r>
          </w:p>
        </w:tc>
        <w:tc>
          <w:tcPr>
            <w:tcW w:w="796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040C8B" w:rsidRPr="00AB1496" w:rsidDel="00144490" w:rsidRDefault="00040C8B" w:rsidP="00234B9E">
            <w:pPr>
              <w:spacing w:after="0" w:line="60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</w:p>
        </w:tc>
      </w:tr>
      <w:tr w:rsidR="00040C8B" w:rsidRPr="00FA2FEA" w:rsidDel="00144490" w:rsidTr="00040C8B">
        <w:trPr>
          <w:trHeight w:val="299"/>
        </w:trPr>
        <w:tc>
          <w:tcPr>
            <w:tcW w:w="580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040C8B" w:rsidRPr="00AB1496" w:rsidDel="00144490" w:rsidRDefault="00040C8B" w:rsidP="00234B9E">
            <w:pPr>
              <w:spacing w:after="0" w:line="60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t>EP-mod</w:t>
            </w:r>
          </w:p>
        </w:tc>
        <w:tc>
          <w:tcPr>
            <w:tcW w:w="2069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040C8B" w:rsidRPr="00AB1496" w:rsidDel="00144490" w:rsidRDefault="00040C8B" w:rsidP="00234B9E">
            <w:pPr>
              <w:spacing w:after="0" w:line="60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t>FAM-ATTAGCCGCATTCAGGGGCCGGA-BHQ1</w:t>
            </w:r>
          </w:p>
        </w:tc>
        <w:tc>
          <w:tcPr>
            <w:tcW w:w="707" w:type="pct"/>
            <w:vMerge/>
            <w:tcBorders>
              <w:left w:val="nil"/>
              <w:right w:val="nil"/>
            </w:tcBorders>
          </w:tcPr>
          <w:p w:rsidR="00040C8B" w:rsidRPr="00AB1496" w:rsidDel="00144490" w:rsidRDefault="00040C8B" w:rsidP="00234B9E">
            <w:pPr>
              <w:spacing w:after="0" w:line="60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</w:p>
        </w:tc>
        <w:tc>
          <w:tcPr>
            <w:tcW w:w="848" w:type="pct"/>
            <w:tcBorders>
              <w:left w:val="nil"/>
              <w:right w:val="nil"/>
            </w:tcBorders>
          </w:tcPr>
          <w:p w:rsidR="00040C8B" w:rsidRPr="00AB1496" w:rsidDel="00144490" w:rsidRDefault="00040C8B" w:rsidP="00234B9E">
            <w:pPr>
              <w:spacing w:after="0" w:line="60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</w:p>
        </w:tc>
        <w:tc>
          <w:tcPr>
            <w:tcW w:w="796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040C8B" w:rsidRPr="00AB1496" w:rsidDel="00144490" w:rsidRDefault="00040C8B" w:rsidP="00234B9E">
            <w:pPr>
              <w:spacing w:after="0" w:line="600" w:lineRule="auto"/>
              <w:jc w:val="center"/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t xml:space="preserve">Drexler </w:t>
            </w:r>
            <w:r w:rsidRPr="00AB1496" w:rsidDel="00144490"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  <w:lang w:val="en-US" w:eastAsia="fr-FR"/>
              </w:rPr>
              <w:t>et al</w:t>
            </w: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t>, unpublished</w:t>
            </w:r>
          </w:p>
        </w:tc>
      </w:tr>
      <w:tr w:rsidR="00040C8B" w:rsidRPr="00FA2FEA" w:rsidDel="00144490" w:rsidTr="00040C8B">
        <w:trPr>
          <w:trHeight w:val="299"/>
        </w:trPr>
        <w:tc>
          <w:tcPr>
            <w:tcW w:w="580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40C8B" w:rsidRPr="00AB1496" w:rsidDel="00144490" w:rsidRDefault="00040C8B" w:rsidP="00234B9E">
            <w:pPr>
              <w:spacing w:after="0" w:line="60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t>224</w:t>
            </w:r>
          </w:p>
        </w:tc>
        <w:tc>
          <w:tcPr>
            <w:tcW w:w="2069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40C8B" w:rsidRPr="00AB1496" w:rsidDel="00144490" w:rsidRDefault="00040C8B" w:rsidP="00234B9E">
            <w:pPr>
              <w:spacing w:after="0" w:line="60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t xml:space="preserve">GCIATGYTIGGIACICAYRT </w:t>
            </w:r>
          </w:p>
        </w:tc>
        <w:tc>
          <w:tcPr>
            <w:tcW w:w="707" w:type="pct"/>
            <w:tcBorders>
              <w:left w:val="nil"/>
              <w:right w:val="nil"/>
            </w:tcBorders>
          </w:tcPr>
          <w:p w:rsidR="00040C8B" w:rsidRPr="00AB1496" w:rsidDel="00144490" w:rsidRDefault="00040C8B" w:rsidP="00234B9E">
            <w:pPr>
              <w:spacing w:after="0" w:line="60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t>VP3</w:t>
            </w:r>
          </w:p>
        </w:tc>
        <w:tc>
          <w:tcPr>
            <w:tcW w:w="848" w:type="pct"/>
            <w:tcBorders>
              <w:left w:val="nil"/>
              <w:right w:val="nil"/>
            </w:tcBorders>
          </w:tcPr>
          <w:p w:rsidR="00040C8B" w:rsidRPr="00AB1496" w:rsidDel="00144490" w:rsidRDefault="00040C8B" w:rsidP="00234B9E">
            <w:pPr>
              <w:spacing w:after="0" w:line="60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t>1977-1996</w:t>
            </w:r>
          </w:p>
        </w:tc>
        <w:tc>
          <w:tcPr>
            <w:tcW w:w="796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40C8B" w:rsidRPr="00AB1496" w:rsidDel="00144490" w:rsidRDefault="00040C8B" w:rsidP="00234B9E">
            <w:pPr>
              <w:spacing w:after="0" w:line="60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fldChar w:fldCharType="begin">
                <w:fldData xml:space="preserve">PEVuZE5vdGU+PENpdGU+PEF1dGhvcj5OaXg8L0F1dGhvcj48WWVhcj4yMDA2PC9ZZWFyPjxSZWNO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fldChar w:fldCharType="begin">
                <w:fldData xml:space="preserve">PEVuZE5vdGU+PENpdGU+PEF1dGhvcj5OaXg8L0F1dGhvcj48WWVhcj4yMDA2PC9ZZWFyPjxSZWNO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fldChar w:fldCharType="end"/>
            </w: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val="en-US" w:eastAsia="fr-FR"/>
              </w:rPr>
              <w:t>[2]</w:t>
            </w: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fldChar w:fldCharType="end"/>
            </w: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t xml:space="preserve"> </w:t>
            </w:r>
          </w:p>
        </w:tc>
      </w:tr>
      <w:tr w:rsidR="00040C8B" w:rsidRPr="00FA2FEA" w:rsidDel="00144490" w:rsidTr="00040C8B">
        <w:trPr>
          <w:trHeight w:val="299"/>
        </w:trPr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40C8B" w:rsidRPr="00AB1496" w:rsidDel="00144490" w:rsidRDefault="00040C8B" w:rsidP="00234B9E">
            <w:pPr>
              <w:spacing w:after="0" w:line="60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t>222</w:t>
            </w:r>
          </w:p>
        </w:tc>
        <w:tc>
          <w:tcPr>
            <w:tcW w:w="20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40C8B" w:rsidRPr="00AB1496" w:rsidDel="00144490" w:rsidRDefault="00040C8B" w:rsidP="00234B9E">
            <w:pPr>
              <w:spacing w:after="0" w:line="60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t>CICCIGGIGGIAYRWACAT</w:t>
            </w:r>
          </w:p>
        </w:tc>
        <w:tc>
          <w:tcPr>
            <w:tcW w:w="707" w:type="pct"/>
            <w:vMerge w:val="restart"/>
            <w:tcBorders>
              <w:left w:val="nil"/>
              <w:right w:val="nil"/>
            </w:tcBorders>
          </w:tcPr>
          <w:p w:rsidR="00040C8B" w:rsidRPr="00AB1496" w:rsidDel="00144490" w:rsidRDefault="00040C8B" w:rsidP="00234B9E">
            <w:pPr>
              <w:spacing w:after="0" w:line="60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t>VP1</w:t>
            </w:r>
          </w:p>
        </w:tc>
        <w:tc>
          <w:tcPr>
            <w:tcW w:w="848" w:type="pct"/>
            <w:tcBorders>
              <w:left w:val="nil"/>
              <w:right w:val="nil"/>
            </w:tcBorders>
          </w:tcPr>
          <w:p w:rsidR="00040C8B" w:rsidRPr="00AB1496" w:rsidDel="00144490" w:rsidRDefault="00040C8B" w:rsidP="00234B9E">
            <w:pPr>
              <w:spacing w:after="0" w:line="60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t>2969-2951</w:t>
            </w:r>
          </w:p>
        </w:tc>
        <w:tc>
          <w:tcPr>
            <w:tcW w:w="7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40C8B" w:rsidRPr="00AB1496" w:rsidDel="00144490" w:rsidRDefault="00040C8B" w:rsidP="00234B9E">
            <w:pPr>
              <w:spacing w:after="0" w:line="60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fldChar w:fldCharType="begin">
                <w:fldData xml:space="preserve">PEVuZE5vdGU+PENpdGU+PEF1dGhvcj5PYmVyc3RlPC9BdXRob3I+PFllYXI+MjAwMDwvWWVhcj48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fldChar w:fldCharType="begin">
                <w:fldData xml:space="preserve">PEVuZE5vdGU+PENpdGU+PEF1dGhvcj5PYmVyc3RlPC9BdXRob3I+PFllYXI+MjAwMDwvWWVhcj48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fldChar w:fldCharType="end"/>
            </w: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val="en-US" w:eastAsia="fr-FR"/>
              </w:rPr>
              <w:t>[3]</w:t>
            </w: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fldChar w:fldCharType="end"/>
            </w:r>
          </w:p>
        </w:tc>
      </w:tr>
      <w:tr w:rsidR="00040C8B" w:rsidRPr="00FA2FEA" w:rsidDel="00144490" w:rsidTr="00040C8B">
        <w:trPr>
          <w:trHeight w:val="299"/>
        </w:trPr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40C8B" w:rsidRPr="00AB1496" w:rsidDel="00144490" w:rsidRDefault="00040C8B" w:rsidP="00234B9E">
            <w:pPr>
              <w:spacing w:after="0" w:line="60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t xml:space="preserve">AN89 </w:t>
            </w:r>
          </w:p>
        </w:tc>
        <w:tc>
          <w:tcPr>
            <w:tcW w:w="20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40C8B" w:rsidRPr="00AB1496" w:rsidDel="00144490" w:rsidRDefault="00040C8B" w:rsidP="00234B9E">
            <w:pPr>
              <w:spacing w:after="0" w:line="60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t xml:space="preserve">CCAGCACTGACAGCAGYNGARAYNGG </w:t>
            </w:r>
          </w:p>
        </w:tc>
        <w:tc>
          <w:tcPr>
            <w:tcW w:w="707" w:type="pct"/>
            <w:vMerge/>
            <w:tcBorders>
              <w:left w:val="nil"/>
              <w:right w:val="nil"/>
            </w:tcBorders>
            <w:vAlign w:val="bottom"/>
          </w:tcPr>
          <w:p w:rsidR="00040C8B" w:rsidRPr="00AB1496" w:rsidDel="00144490" w:rsidRDefault="00040C8B" w:rsidP="00234B9E">
            <w:pPr>
              <w:spacing w:after="0" w:line="60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</w:p>
        </w:tc>
        <w:tc>
          <w:tcPr>
            <w:tcW w:w="848" w:type="pct"/>
            <w:tcBorders>
              <w:left w:val="nil"/>
              <w:right w:val="nil"/>
            </w:tcBorders>
          </w:tcPr>
          <w:p w:rsidR="00040C8B" w:rsidRPr="00AB1496" w:rsidDel="00144490" w:rsidRDefault="00040C8B" w:rsidP="00234B9E">
            <w:pPr>
              <w:spacing w:after="0" w:line="60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t>2602-2627</w:t>
            </w:r>
          </w:p>
        </w:tc>
        <w:tc>
          <w:tcPr>
            <w:tcW w:w="796" w:type="pct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040C8B" w:rsidRPr="00AB1496" w:rsidDel="00144490" w:rsidRDefault="00040C8B" w:rsidP="00234B9E">
            <w:pPr>
              <w:spacing w:after="0" w:line="60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fldChar w:fldCharType="begin">
                <w:fldData xml:space="preserve">PEVuZE5vdGU+PENpdGU+PEF1dGhvcj5OaXg8L0F1dGhvcj48WWVhcj4yMDA2PC9ZZWFyPjxSZWNO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fldChar w:fldCharType="begin">
                <w:fldData xml:space="preserve">PEVuZE5vdGU+PENpdGU+PEF1dGhvcj5OaXg8L0F1dGhvcj48WWVhcj4yMDA2PC9ZZWFyPjxSZWNO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fldChar w:fldCharType="end"/>
            </w: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val="en-US" w:eastAsia="fr-FR"/>
              </w:rPr>
              <w:t>[2]</w:t>
            </w: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fldChar w:fldCharType="end"/>
            </w:r>
          </w:p>
        </w:tc>
      </w:tr>
      <w:tr w:rsidR="00040C8B" w:rsidRPr="00FA2FEA" w:rsidDel="00144490" w:rsidTr="00040C8B">
        <w:trPr>
          <w:trHeight w:val="704"/>
        </w:trPr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40C8B" w:rsidRPr="00AB1496" w:rsidDel="00144490" w:rsidRDefault="00040C8B" w:rsidP="00234B9E">
            <w:pPr>
              <w:spacing w:after="0" w:line="60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t xml:space="preserve">AN88 </w:t>
            </w:r>
          </w:p>
        </w:tc>
        <w:tc>
          <w:tcPr>
            <w:tcW w:w="20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40C8B" w:rsidRPr="00AB1496" w:rsidDel="00144490" w:rsidRDefault="00040C8B" w:rsidP="00234B9E">
            <w:pPr>
              <w:spacing w:after="0" w:line="60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t xml:space="preserve">TACTGGACCACCTGGNGGNAYRWACAT </w:t>
            </w:r>
          </w:p>
        </w:tc>
        <w:tc>
          <w:tcPr>
            <w:tcW w:w="707" w:type="pct"/>
            <w:vMerge/>
            <w:tcBorders>
              <w:left w:val="nil"/>
              <w:bottom w:val="nil"/>
              <w:right w:val="nil"/>
            </w:tcBorders>
            <w:vAlign w:val="bottom"/>
          </w:tcPr>
          <w:p w:rsidR="00040C8B" w:rsidRPr="00AB1496" w:rsidDel="00144490" w:rsidRDefault="00040C8B" w:rsidP="00234B9E">
            <w:pPr>
              <w:spacing w:after="0" w:line="60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</w:p>
        </w:tc>
        <w:tc>
          <w:tcPr>
            <w:tcW w:w="848" w:type="pct"/>
            <w:tcBorders>
              <w:left w:val="nil"/>
              <w:bottom w:val="nil"/>
              <w:right w:val="nil"/>
            </w:tcBorders>
          </w:tcPr>
          <w:p w:rsidR="00040C8B" w:rsidRPr="00AB1496" w:rsidDel="00144490" w:rsidRDefault="00040C8B" w:rsidP="00234B9E">
            <w:pPr>
              <w:spacing w:after="0" w:line="60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t>2977-2951</w:t>
            </w:r>
          </w:p>
        </w:tc>
        <w:tc>
          <w:tcPr>
            <w:tcW w:w="796" w:type="pct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40C8B" w:rsidRPr="00AB1496" w:rsidDel="00144490" w:rsidRDefault="00040C8B" w:rsidP="00234B9E">
            <w:pPr>
              <w:spacing w:after="0" w:line="60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</w:p>
        </w:tc>
      </w:tr>
      <w:tr w:rsidR="00040C8B" w:rsidRPr="00FA2FEA" w:rsidDel="00144490" w:rsidTr="00040C8B">
        <w:trPr>
          <w:trHeight w:val="299"/>
        </w:trPr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40C8B" w:rsidRPr="00AB1496" w:rsidDel="00144490" w:rsidRDefault="00040C8B" w:rsidP="00234B9E">
            <w:pPr>
              <w:spacing w:after="0" w:line="60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t>AM11</w:t>
            </w:r>
          </w:p>
        </w:tc>
        <w:tc>
          <w:tcPr>
            <w:tcW w:w="20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40C8B" w:rsidRPr="00AB1496" w:rsidDel="00144490" w:rsidRDefault="00040C8B" w:rsidP="00234B9E">
            <w:pPr>
              <w:spacing w:after="0" w:line="60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t>GARGCITGYGGITAYAGYGA</w:t>
            </w:r>
          </w:p>
        </w:tc>
        <w:tc>
          <w:tcPr>
            <w:tcW w:w="707" w:type="pct"/>
            <w:vMerge w:val="restart"/>
            <w:tcBorders>
              <w:top w:val="nil"/>
              <w:left w:val="nil"/>
              <w:right w:val="nil"/>
            </w:tcBorders>
          </w:tcPr>
          <w:p w:rsidR="00040C8B" w:rsidRPr="00AB1496" w:rsidDel="00144490" w:rsidRDefault="00040C8B" w:rsidP="00234B9E">
            <w:pPr>
              <w:spacing w:after="0" w:line="60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t>VP2</w:t>
            </w:r>
          </w:p>
        </w:tc>
        <w:tc>
          <w:tcPr>
            <w:tcW w:w="848" w:type="pct"/>
            <w:tcBorders>
              <w:top w:val="nil"/>
              <w:left w:val="nil"/>
              <w:right w:val="nil"/>
            </w:tcBorders>
          </w:tcPr>
          <w:p w:rsidR="00040C8B" w:rsidRPr="00AB1496" w:rsidDel="00144490" w:rsidRDefault="00040C8B" w:rsidP="00234B9E">
            <w:pPr>
              <w:spacing w:after="0" w:line="60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t>962-981</w:t>
            </w:r>
          </w:p>
        </w:tc>
        <w:tc>
          <w:tcPr>
            <w:tcW w:w="796" w:type="pct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040C8B" w:rsidRPr="00AB1496" w:rsidDel="00144490" w:rsidRDefault="00040C8B" w:rsidP="00234B9E">
            <w:pPr>
              <w:spacing w:after="0" w:line="60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instrText xml:space="preserve"> ADDIN EN.CITE &lt;EndNote&gt;&lt;Cite&gt;&lt;Author&gt;Nasri&lt;/Author&gt;&lt;Year&gt;2007&lt;/Year&gt;&lt;RecNum&gt;61&lt;/RecNum&gt;&lt;DisplayText&gt;[4]&lt;/DisplayText&gt;&lt;record&gt;&lt;rec-number&gt;61&lt;/rec-number&gt;&lt;foreign-keys&gt;&lt;key app="EN" db-id="dspe9tz93etdsoetva450vervv29drfeatpz"&gt;61&lt;/key&gt;&lt;/foreign-keys&gt;&lt;ref-type name="Journal Article"&gt;17&lt;/ref-type&gt;&lt;contributors&gt;&lt;authors&gt;&lt;author&gt;Nasri, D.&lt;/author&gt;&lt;author&gt;Bouslama, L.&lt;/author&gt;&lt;author&gt;Omar, S.&lt;/author&gt;&lt;author&gt;Saoudin, H.&lt;/author&gt;&lt;author&gt;Bourlet, T.&lt;/author&gt;&lt;author&gt;Aouni, M.&lt;/author&gt;&lt;author&gt;Pozzetto, B.&lt;/author&gt;&lt;author&gt;Pillet, S.&lt;/author&gt;&lt;/authors&gt;&lt;/contributors&gt;&lt;auth-address&gt;Laboratory of Bacteriology-Virology, GIMAP EA3064, Faculty of Medicine Jacques Lisfranc, 15, rue Ambroise Pare, 42023 Saint-Etienne, France.&lt;/auth-address&gt;&lt;titles&gt;&lt;title&gt;Typing of human enterovirus by partial sequencing of VP2&lt;/title&gt;&lt;secondary-title&gt;J Clin Microbiol&lt;/secondary-title&gt;&lt;alt-title&gt;Journal of clinical microbiology&lt;/alt-title&gt;&lt;/titles&gt;&lt;alt-periodical&gt;&lt;full-title&gt;Journal of Clinical Microbiology&lt;/full-title&gt;&lt;/alt-periodical&gt;&lt;pages&gt;2370-9&lt;/pages&gt;&lt;volume&gt;45&lt;/volume&gt;&lt;number&gt;8&lt;/number&gt;&lt;keywords&gt;&lt;keyword&gt;Capsid Proteins/*genetics&lt;/keyword&gt;&lt;keyword&gt;Cluster Analysis&lt;/keyword&gt;&lt;keyword&gt;Enterovirus/*classification/*genetics&lt;/keyword&gt;&lt;keyword&gt;Humans&lt;/keyword&gt;&lt;keyword&gt;Molecular Sequence Data&lt;/keyword&gt;&lt;keyword&gt;Phylogeny&lt;/keyword&gt;&lt;keyword&gt;Reverse Transcriptase Polymerase Chain Reaction/*methods&lt;/keyword&gt;&lt;keyword&gt;Sensitivity and Specificity&lt;/keyword&gt;&lt;keyword&gt;Sequence Analysis, DNA&lt;/keyword&gt;&lt;keyword&gt;Sequence Homology&lt;/keyword&gt;&lt;keyword&gt;Serotyping&lt;/keyword&gt;&lt;/keywords&gt;&lt;dates&gt;&lt;year&gt;2007&lt;/year&gt;&lt;pub-dates&gt;&lt;date&gt;Aug&lt;/date&gt;&lt;/pub-dates&gt;&lt;/dates&gt;&lt;isbn&gt;0095-1137 (Print)&amp;#xD;0095-1137 (Linking)&lt;/isbn&gt;&lt;accession-num&gt;17537940&lt;/accession-num&gt;&lt;urls&gt;&lt;related-urls&gt;&lt;url&gt;http://www.ncbi.nlm.nih.gov/pubmed/17537940&lt;/url&gt;&lt;/related-urls&gt;&lt;/urls&gt;&lt;custom2&gt;1951248&lt;/custom2&gt;&lt;electronic-resource-num&gt;10.1128/JCM.00093-07&lt;/electronic-resource-num&gt;&lt;/record&gt;&lt;/Cite&gt;&lt;/EndNote&gt;</w:instrText>
            </w: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val="en-US" w:eastAsia="fr-FR"/>
              </w:rPr>
              <w:t>[4]</w:t>
            </w: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fldChar w:fldCharType="end"/>
            </w:r>
          </w:p>
        </w:tc>
      </w:tr>
      <w:tr w:rsidR="00040C8B" w:rsidRPr="00FA2FEA" w:rsidDel="00144490" w:rsidTr="00040C8B">
        <w:trPr>
          <w:trHeight w:val="299"/>
        </w:trPr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40C8B" w:rsidRPr="00AB1496" w:rsidDel="00144490" w:rsidRDefault="00040C8B" w:rsidP="00234B9E">
            <w:pPr>
              <w:spacing w:after="0" w:line="60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t>AM12</w:t>
            </w:r>
          </w:p>
        </w:tc>
        <w:tc>
          <w:tcPr>
            <w:tcW w:w="20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40C8B" w:rsidRPr="00AB1496" w:rsidDel="00144490" w:rsidRDefault="00040C8B" w:rsidP="00234B9E">
            <w:pPr>
              <w:spacing w:after="0" w:line="60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t>GARGARTGYGGITAYAGYGA</w:t>
            </w:r>
          </w:p>
        </w:tc>
        <w:tc>
          <w:tcPr>
            <w:tcW w:w="707" w:type="pct"/>
            <w:vMerge/>
            <w:tcBorders>
              <w:left w:val="nil"/>
              <w:right w:val="nil"/>
            </w:tcBorders>
            <w:vAlign w:val="bottom"/>
          </w:tcPr>
          <w:p w:rsidR="00040C8B" w:rsidRPr="00AB1496" w:rsidDel="00144490" w:rsidRDefault="00040C8B" w:rsidP="00234B9E">
            <w:pPr>
              <w:spacing w:after="0" w:line="60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</w:p>
        </w:tc>
        <w:tc>
          <w:tcPr>
            <w:tcW w:w="848" w:type="pct"/>
            <w:tcBorders>
              <w:left w:val="nil"/>
              <w:right w:val="nil"/>
            </w:tcBorders>
          </w:tcPr>
          <w:p w:rsidR="00040C8B" w:rsidRPr="00AB1496" w:rsidDel="00144490" w:rsidRDefault="00040C8B" w:rsidP="00234B9E">
            <w:pPr>
              <w:spacing w:after="0" w:line="60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t>962-981</w:t>
            </w:r>
          </w:p>
        </w:tc>
        <w:tc>
          <w:tcPr>
            <w:tcW w:w="796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040C8B" w:rsidRPr="00AB1496" w:rsidDel="00144490" w:rsidRDefault="00040C8B" w:rsidP="00234B9E">
            <w:pPr>
              <w:spacing w:after="0" w:line="60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</w:p>
        </w:tc>
      </w:tr>
      <w:tr w:rsidR="00040C8B" w:rsidRPr="00FA2FEA" w:rsidDel="00144490" w:rsidTr="00040C8B">
        <w:trPr>
          <w:trHeight w:val="299"/>
        </w:trPr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40C8B" w:rsidRPr="00AB1496" w:rsidDel="00144490" w:rsidRDefault="00040C8B" w:rsidP="00234B9E">
            <w:pPr>
              <w:spacing w:after="0" w:line="60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t>AM21</w:t>
            </w:r>
          </w:p>
        </w:tc>
        <w:tc>
          <w:tcPr>
            <w:tcW w:w="20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40C8B" w:rsidRPr="00AB1496" w:rsidDel="00144490" w:rsidRDefault="00040C8B" w:rsidP="00234B9E">
            <w:pPr>
              <w:spacing w:after="0" w:line="60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t>GGITGGTGGTGGAARYTICC</w:t>
            </w:r>
          </w:p>
        </w:tc>
        <w:tc>
          <w:tcPr>
            <w:tcW w:w="707" w:type="pct"/>
            <w:vMerge/>
            <w:tcBorders>
              <w:left w:val="nil"/>
              <w:right w:val="nil"/>
            </w:tcBorders>
            <w:vAlign w:val="bottom"/>
          </w:tcPr>
          <w:p w:rsidR="00040C8B" w:rsidRPr="00AB1496" w:rsidDel="00144490" w:rsidRDefault="00040C8B" w:rsidP="00234B9E">
            <w:pPr>
              <w:spacing w:after="0" w:line="60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</w:p>
        </w:tc>
        <w:tc>
          <w:tcPr>
            <w:tcW w:w="848" w:type="pct"/>
            <w:tcBorders>
              <w:left w:val="nil"/>
              <w:right w:val="nil"/>
            </w:tcBorders>
          </w:tcPr>
          <w:p w:rsidR="00040C8B" w:rsidRPr="00AB1496" w:rsidDel="00144490" w:rsidRDefault="00040C8B" w:rsidP="00234B9E">
            <w:pPr>
              <w:spacing w:after="0" w:line="60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t>1178-1197</w:t>
            </w:r>
          </w:p>
        </w:tc>
        <w:tc>
          <w:tcPr>
            <w:tcW w:w="796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040C8B" w:rsidRPr="00AB1496" w:rsidDel="00144490" w:rsidRDefault="00040C8B" w:rsidP="00234B9E">
            <w:pPr>
              <w:spacing w:after="0" w:line="60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</w:p>
        </w:tc>
      </w:tr>
      <w:tr w:rsidR="00040C8B" w:rsidRPr="00FA2FEA" w:rsidDel="00144490" w:rsidTr="00040C8B">
        <w:trPr>
          <w:trHeight w:val="299"/>
        </w:trPr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40C8B" w:rsidRPr="00AB1496" w:rsidDel="00144490" w:rsidRDefault="00040C8B" w:rsidP="00234B9E">
            <w:pPr>
              <w:spacing w:after="0" w:line="60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t>AM22</w:t>
            </w:r>
          </w:p>
        </w:tc>
        <w:tc>
          <w:tcPr>
            <w:tcW w:w="20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40C8B" w:rsidRPr="00AB1496" w:rsidDel="00144490" w:rsidRDefault="00040C8B" w:rsidP="00234B9E">
            <w:pPr>
              <w:spacing w:after="0" w:line="60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t>GGITGGTAYTGGAARTTICC</w:t>
            </w:r>
          </w:p>
        </w:tc>
        <w:tc>
          <w:tcPr>
            <w:tcW w:w="707" w:type="pct"/>
            <w:vMerge/>
            <w:tcBorders>
              <w:left w:val="nil"/>
              <w:right w:val="nil"/>
            </w:tcBorders>
            <w:vAlign w:val="bottom"/>
          </w:tcPr>
          <w:p w:rsidR="00040C8B" w:rsidRPr="00AB1496" w:rsidDel="00144490" w:rsidRDefault="00040C8B" w:rsidP="00234B9E">
            <w:pPr>
              <w:spacing w:after="0" w:line="60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</w:p>
        </w:tc>
        <w:tc>
          <w:tcPr>
            <w:tcW w:w="848" w:type="pct"/>
            <w:tcBorders>
              <w:left w:val="nil"/>
              <w:right w:val="nil"/>
            </w:tcBorders>
          </w:tcPr>
          <w:p w:rsidR="00040C8B" w:rsidRPr="00AB1496" w:rsidDel="00144490" w:rsidRDefault="00040C8B" w:rsidP="00234B9E">
            <w:pPr>
              <w:spacing w:after="0" w:line="60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t>1178-1197</w:t>
            </w:r>
          </w:p>
        </w:tc>
        <w:tc>
          <w:tcPr>
            <w:tcW w:w="796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040C8B" w:rsidRPr="00AB1496" w:rsidDel="00144490" w:rsidRDefault="00040C8B" w:rsidP="00234B9E">
            <w:pPr>
              <w:spacing w:after="0" w:line="60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</w:p>
        </w:tc>
      </w:tr>
      <w:tr w:rsidR="00040C8B" w:rsidRPr="00FA2FEA" w:rsidDel="00144490" w:rsidTr="00040C8B">
        <w:trPr>
          <w:trHeight w:val="299"/>
        </w:trPr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40C8B" w:rsidRPr="00AB1496" w:rsidDel="00144490" w:rsidRDefault="00040C8B" w:rsidP="00234B9E">
            <w:pPr>
              <w:spacing w:after="0" w:line="60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t>AM31</w:t>
            </w:r>
          </w:p>
        </w:tc>
        <w:tc>
          <w:tcPr>
            <w:tcW w:w="20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40C8B" w:rsidRPr="00AB1496" w:rsidDel="00144490" w:rsidRDefault="00040C8B" w:rsidP="00234B9E">
            <w:pPr>
              <w:spacing w:after="0" w:line="60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t>TTDATDATYTGRTGIGG</w:t>
            </w:r>
          </w:p>
        </w:tc>
        <w:tc>
          <w:tcPr>
            <w:tcW w:w="707" w:type="pct"/>
            <w:vMerge/>
            <w:tcBorders>
              <w:left w:val="nil"/>
              <w:right w:val="nil"/>
            </w:tcBorders>
            <w:vAlign w:val="bottom"/>
          </w:tcPr>
          <w:p w:rsidR="00040C8B" w:rsidRPr="00AB1496" w:rsidDel="00144490" w:rsidRDefault="00040C8B" w:rsidP="00234B9E">
            <w:pPr>
              <w:spacing w:after="0" w:line="60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</w:p>
        </w:tc>
        <w:tc>
          <w:tcPr>
            <w:tcW w:w="848" w:type="pct"/>
            <w:tcBorders>
              <w:left w:val="nil"/>
              <w:right w:val="nil"/>
            </w:tcBorders>
          </w:tcPr>
          <w:p w:rsidR="00040C8B" w:rsidRPr="00AB1496" w:rsidDel="00144490" w:rsidRDefault="00040C8B" w:rsidP="00234B9E">
            <w:pPr>
              <w:spacing w:after="0" w:line="60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t>1545-1529</w:t>
            </w:r>
          </w:p>
        </w:tc>
        <w:tc>
          <w:tcPr>
            <w:tcW w:w="796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040C8B" w:rsidRPr="00AB1496" w:rsidDel="00144490" w:rsidRDefault="00040C8B" w:rsidP="00234B9E">
            <w:pPr>
              <w:spacing w:after="0" w:line="60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</w:p>
        </w:tc>
      </w:tr>
      <w:tr w:rsidR="00040C8B" w:rsidRPr="00FA2FEA" w:rsidDel="00144490" w:rsidTr="00040C8B">
        <w:trPr>
          <w:trHeight w:val="299"/>
        </w:trPr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40C8B" w:rsidRPr="00AB1496" w:rsidDel="00144490" w:rsidRDefault="00040C8B" w:rsidP="00234B9E">
            <w:pPr>
              <w:spacing w:after="0" w:line="60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t>AM32</w:t>
            </w:r>
          </w:p>
        </w:tc>
        <w:tc>
          <w:tcPr>
            <w:tcW w:w="20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40C8B" w:rsidRPr="00AB1496" w:rsidDel="00144490" w:rsidRDefault="00040C8B" w:rsidP="00234B9E">
            <w:pPr>
              <w:spacing w:after="0" w:line="60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t xml:space="preserve">TTDATCCAYTGRTGIGG </w:t>
            </w:r>
          </w:p>
        </w:tc>
        <w:tc>
          <w:tcPr>
            <w:tcW w:w="707" w:type="pct"/>
            <w:vMerge/>
            <w:tcBorders>
              <w:left w:val="nil"/>
              <w:bottom w:val="nil"/>
              <w:right w:val="nil"/>
            </w:tcBorders>
            <w:vAlign w:val="bottom"/>
          </w:tcPr>
          <w:p w:rsidR="00040C8B" w:rsidRPr="00AB1496" w:rsidDel="00144490" w:rsidRDefault="00040C8B" w:rsidP="00234B9E">
            <w:pPr>
              <w:spacing w:after="0" w:line="60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</w:p>
        </w:tc>
        <w:tc>
          <w:tcPr>
            <w:tcW w:w="848" w:type="pct"/>
            <w:tcBorders>
              <w:left w:val="nil"/>
              <w:bottom w:val="nil"/>
              <w:right w:val="nil"/>
            </w:tcBorders>
          </w:tcPr>
          <w:p w:rsidR="00040C8B" w:rsidRPr="00AB1496" w:rsidDel="00144490" w:rsidRDefault="00040C8B" w:rsidP="00234B9E">
            <w:pPr>
              <w:spacing w:after="0" w:line="60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t>1545-1529</w:t>
            </w:r>
          </w:p>
        </w:tc>
        <w:tc>
          <w:tcPr>
            <w:tcW w:w="796" w:type="pct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40C8B" w:rsidRPr="00AB1496" w:rsidDel="00144490" w:rsidRDefault="00040C8B" w:rsidP="00234B9E">
            <w:pPr>
              <w:spacing w:after="0" w:line="60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</w:p>
        </w:tc>
      </w:tr>
      <w:tr w:rsidR="00040C8B" w:rsidRPr="00FA2FEA" w:rsidDel="00144490" w:rsidTr="00040C8B">
        <w:trPr>
          <w:trHeight w:val="299"/>
        </w:trPr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040C8B" w:rsidRPr="00AB1496" w:rsidDel="00144490" w:rsidRDefault="00040C8B" w:rsidP="00234B9E">
            <w:pPr>
              <w:spacing w:after="0" w:line="60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t>EV_6590F</w:t>
            </w:r>
          </w:p>
        </w:tc>
        <w:tc>
          <w:tcPr>
            <w:tcW w:w="20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040C8B" w:rsidRPr="00AB1496" w:rsidDel="00144490" w:rsidRDefault="00040C8B" w:rsidP="00234B9E">
            <w:pPr>
              <w:spacing w:after="0" w:line="60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t>GCIGTIGGITGYRAYCCIGA</w:t>
            </w:r>
          </w:p>
        </w:tc>
        <w:tc>
          <w:tcPr>
            <w:tcW w:w="707" w:type="pct"/>
            <w:vMerge w:val="restart"/>
            <w:tcBorders>
              <w:top w:val="nil"/>
              <w:left w:val="nil"/>
              <w:right w:val="nil"/>
            </w:tcBorders>
          </w:tcPr>
          <w:p w:rsidR="00040C8B" w:rsidRPr="00AB1496" w:rsidDel="00144490" w:rsidRDefault="00040C8B" w:rsidP="00234B9E">
            <w:pPr>
              <w:spacing w:after="0" w:line="60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t>3D</w:t>
            </w:r>
          </w:p>
        </w:tc>
        <w:tc>
          <w:tcPr>
            <w:tcW w:w="848" w:type="pct"/>
            <w:tcBorders>
              <w:top w:val="nil"/>
              <w:left w:val="nil"/>
              <w:right w:val="nil"/>
            </w:tcBorders>
          </w:tcPr>
          <w:p w:rsidR="00040C8B" w:rsidRPr="00AB1496" w:rsidDel="00144490" w:rsidRDefault="00040C8B" w:rsidP="00234B9E">
            <w:pPr>
              <w:spacing w:after="0" w:line="60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</w:p>
        </w:tc>
        <w:tc>
          <w:tcPr>
            <w:tcW w:w="796" w:type="pct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040C8B" w:rsidRPr="00AB1496" w:rsidDel="00144490" w:rsidRDefault="00040C8B" w:rsidP="00234B9E">
            <w:pPr>
              <w:spacing w:after="0" w:line="60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t xml:space="preserve">(Drexler </w:t>
            </w:r>
            <w:r w:rsidRPr="00AB1496" w:rsidDel="00144490"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  <w:lang w:val="en-US" w:eastAsia="fr-FR"/>
              </w:rPr>
              <w:t>et al</w:t>
            </w: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t>, 2010 unpublished)</w:t>
            </w:r>
          </w:p>
        </w:tc>
      </w:tr>
      <w:tr w:rsidR="00040C8B" w:rsidRPr="00FA2FEA" w:rsidDel="00144490" w:rsidTr="00040C8B">
        <w:trPr>
          <w:trHeight w:val="299"/>
        </w:trPr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040C8B" w:rsidRPr="00AB1496" w:rsidDel="00144490" w:rsidRDefault="00040C8B" w:rsidP="00234B9E">
            <w:pPr>
              <w:spacing w:after="0" w:line="60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t>EV_6820F</w:t>
            </w:r>
          </w:p>
        </w:tc>
        <w:tc>
          <w:tcPr>
            <w:tcW w:w="20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040C8B" w:rsidRPr="00AB1496" w:rsidDel="00144490" w:rsidRDefault="00040C8B" w:rsidP="00234B9E">
            <w:pPr>
              <w:spacing w:after="0" w:line="60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t>ATGCCITCIGGITGYTCWGGIAC</w:t>
            </w:r>
          </w:p>
        </w:tc>
        <w:tc>
          <w:tcPr>
            <w:tcW w:w="707" w:type="pct"/>
            <w:vMerge/>
            <w:tcBorders>
              <w:left w:val="nil"/>
              <w:right w:val="nil"/>
            </w:tcBorders>
          </w:tcPr>
          <w:p w:rsidR="00040C8B" w:rsidRPr="00AB1496" w:rsidDel="00144490" w:rsidRDefault="00040C8B" w:rsidP="00234B9E">
            <w:pPr>
              <w:spacing w:after="0" w:line="60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</w:p>
        </w:tc>
        <w:tc>
          <w:tcPr>
            <w:tcW w:w="848" w:type="pct"/>
            <w:tcBorders>
              <w:left w:val="nil"/>
              <w:right w:val="nil"/>
            </w:tcBorders>
          </w:tcPr>
          <w:p w:rsidR="00040C8B" w:rsidRPr="00AB1496" w:rsidDel="00144490" w:rsidRDefault="00040C8B" w:rsidP="00234B9E">
            <w:pPr>
              <w:spacing w:after="0" w:line="60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</w:p>
        </w:tc>
        <w:tc>
          <w:tcPr>
            <w:tcW w:w="796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040C8B" w:rsidRPr="00AB1496" w:rsidDel="00144490" w:rsidRDefault="00040C8B" w:rsidP="00234B9E">
            <w:pPr>
              <w:spacing w:after="0" w:line="60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</w:p>
        </w:tc>
      </w:tr>
      <w:tr w:rsidR="00040C8B" w:rsidRPr="00FA2FEA" w:rsidDel="00144490" w:rsidTr="00040C8B">
        <w:trPr>
          <w:trHeight w:val="299"/>
        </w:trPr>
        <w:tc>
          <w:tcPr>
            <w:tcW w:w="580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:rsidR="00040C8B" w:rsidRPr="00AB1496" w:rsidDel="00144490" w:rsidRDefault="00040C8B" w:rsidP="00234B9E">
            <w:pPr>
              <w:spacing w:after="0" w:line="60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t>EV_7000R</w:t>
            </w:r>
          </w:p>
        </w:tc>
        <w:tc>
          <w:tcPr>
            <w:tcW w:w="2069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40C8B" w:rsidRPr="00AB1496" w:rsidDel="00144490" w:rsidRDefault="00040C8B" w:rsidP="00234B9E">
            <w:pPr>
              <w:spacing w:after="0" w:line="60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  <w:r w:rsidRPr="00AB1496" w:rsidDel="0014449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t>YTTRTCWGSWGGWGTCAT</w:t>
            </w:r>
          </w:p>
        </w:tc>
        <w:tc>
          <w:tcPr>
            <w:tcW w:w="707" w:type="pct"/>
            <w:vMerge/>
            <w:tcBorders>
              <w:left w:val="nil"/>
              <w:bottom w:val="single" w:sz="12" w:space="0" w:color="auto"/>
              <w:right w:val="nil"/>
            </w:tcBorders>
          </w:tcPr>
          <w:p w:rsidR="00040C8B" w:rsidRPr="00AB1496" w:rsidDel="00144490" w:rsidRDefault="00040C8B" w:rsidP="00234B9E">
            <w:pPr>
              <w:spacing w:after="0" w:line="60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</w:p>
        </w:tc>
        <w:tc>
          <w:tcPr>
            <w:tcW w:w="848" w:type="pct"/>
            <w:tcBorders>
              <w:left w:val="nil"/>
              <w:bottom w:val="single" w:sz="12" w:space="0" w:color="auto"/>
              <w:right w:val="nil"/>
            </w:tcBorders>
          </w:tcPr>
          <w:p w:rsidR="00040C8B" w:rsidRPr="00AB1496" w:rsidDel="00144490" w:rsidRDefault="00040C8B" w:rsidP="00234B9E">
            <w:pPr>
              <w:spacing w:after="0" w:line="60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</w:p>
        </w:tc>
        <w:tc>
          <w:tcPr>
            <w:tcW w:w="796" w:type="pct"/>
            <w:vMerge/>
            <w:tcBorders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40C8B" w:rsidRPr="00AB1496" w:rsidDel="00144490" w:rsidRDefault="00040C8B" w:rsidP="00234B9E">
            <w:pPr>
              <w:spacing w:after="0" w:line="60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</w:pPr>
          </w:p>
        </w:tc>
      </w:tr>
    </w:tbl>
    <w:p w:rsidR="00040C8B" w:rsidRDefault="00040C8B" w:rsidP="00040C8B">
      <w:pPr>
        <w:spacing w:line="600" w:lineRule="auto"/>
        <w:jc w:val="both"/>
        <w:rPr>
          <w:rFonts w:ascii="Times New Roman" w:hAnsi="Times New Roman" w:cs="Times New Roman"/>
          <w:b/>
          <w:sz w:val="24"/>
          <w:lang w:val="en-US"/>
        </w:rPr>
      </w:pPr>
      <w:r w:rsidRPr="003C3B5B">
        <w:rPr>
          <w:rFonts w:ascii="Times New Roman" w:hAnsi="Times New Roman" w:cs="Times New Roman"/>
          <w:b/>
          <w:sz w:val="24"/>
          <w:lang w:val="en-US"/>
        </w:rPr>
        <w:t>S1 Table</w:t>
      </w:r>
      <w:r w:rsidRPr="00F40AB1">
        <w:rPr>
          <w:rFonts w:ascii="Times New Roman" w:hAnsi="Times New Roman" w:cs="Times New Roman"/>
          <w:sz w:val="24"/>
          <w:lang w:val="en-US"/>
        </w:rPr>
        <w:t>.</w:t>
      </w:r>
      <w:r w:rsidRPr="00FD5216">
        <w:rPr>
          <w:rFonts w:ascii="Times New Roman" w:hAnsi="Times New Roman" w:cs="Times New Roman"/>
          <w:sz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t>P</w:t>
      </w:r>
      <w:r w:rsidRPr="00FD5216">
        <w:rPr>
          <w:rFonts w:ascii="Times New Roman" w:hAnsi="Times New Roman" w:cs="Times New Roman"/>
          <w:sz w:val="24"/>
          <w:lang w:val="en-US"/>
        </w:rPr>
        <w:t>rimers and probes used to amplify enteroviruses by real-time RT-PCR or PCR</w:t>
      </w:r>
      <w:r w:rsidRPr="0041127D">
        <w:rPr>
          <w:rFonts w:ascii="Times New Roman" w:hAnsi="Times New Roman" w:cs="Times New Roman"/>
          <w:sz w:val="24"/>
          <w:lang w:val="en-US"/>
        </w:rPr>
        <w:t xml:space="preserve">. </w:t>
      </w:r>
      <w:r w:rsidRPr="00BD083F">
        <w:rPr>
          <w:rFonts w:ascii="Times New Roman" w:hAnsi="Times New Roman" w:cs="Times New Roman"/>
          <w:sz w:val="24"/>
          <w:lang w:val="en-US"/>
        </w:rPr>
        <w:t xml:space="preserve">Location of each primer/probe is given in relation to the reference genome </w:t>
      </w:r>
      <w:r w:rsidRPr="00CB795E">
        <w:rPr>
          <w:rFonts w:ascii="Times New Roman" w:hAnsi="Times New Roman" w:cs="Times New Roman"/>
          <w:sz w:val="24"/>
          <w:lang w:val="en-US"/>
        </w:rPr>
        <w:t xml:space="preserve">PV1 </w:t>
      </w:r>
      <w:r w:rsidRPr="0043702C">
        <w:rPr>
          <w:rFonts w:ascii="Times New Roman" w:hAnsi="Times New Roman" w:cs="Times New Roman"/>
          <w:sz w:val="24"/>
          <w:lang w:val="en-US"/>
        </w:rPr>
        <w:t>strain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r w:rsidRPr="0043702C">
        <w:rPr>
          <w:rFonts w:ascii="Times New Roman" w:hAnsi="Times New Roman" w:cs="Times New Roman"/>
          <w:sz w:val="24"/>
          <w:lang w:val="en-US"/>
        </w:rPr>
        <w:t xml:space="preserve">Mahoney </w:t>
      </w:r>
      <w:r w:rsidRPr="003234CB">
        <w:rPr>
          <w:rFonts w:ascii="Times New Roman" w:hAnsi="Times New Roman" w:cs="Times New Roman"/>
          <w:sz w:val="24"/>
          <w:lang w:val="en-US"/>
        </w:rPr>
        <w:t>(</w:t>
      </w:r>
      <w:proofErr w:type="spellStart"/>
      <w:r w:rsidRPr="003234CB">
        <w:rPr>
          <w:rFonts w:ascii="Times New Roman" w:hAnsi="Times New Roman" w:cs="Times New Roman"/>
          <w:sz w:val="24"/>
          <w:lang w:val="en-US"/>
        </w:rPr>
        <w:t>Genbank</w:t>
      </w:r>
      <w:proofErr w:type="spellEnd"/>
      <w:r w:rsidRPr="003234CB">
        <w:rPr>
          <w:rFonts w:ascii="Times New Roman" w:hAnsi="Times New Roman" w:cs="Times New Roman"/>
          <w:sz w:val="24"/>
          <w:lang w:val="en-US"/>
        </w:rPr>
        <w:t xml:space="preserve"> accession number </w:t>
      </w:r>
      <w:r w:rsidRPr="002E1405">
        <w:rPr>
          <w:rFonts w:ascii="Times New Roman" w:hAnsi="Times New Roman" w:cs="Times New Roman"/>
          <w:sz w:val="24"/>
          <w:lang w:val="en-US"/>
        </w:rPr>
        <w:t>V01149)</w:t>
      </w:r>
      <w:r w:rsidRPr="002E1405">
        <w:rPr>
          <w:rFonts w:ascii="Georgia" w:hAnsi="Georgia"/>
          <w:color w:val="000000"/>
          <w:sz w:val="18"/>
          <w:szCs w:val="18"/>
          <w:shd w:val="clear" w:color="auto" w:fill="FFFFFF"/>
          <w:lang w:val="en-US"/>
        </w:rPr>
        <w:t>.</w:t>
      </w:r>
    </w:p>
    <w:p w:rsidR="00905745" w:rsidRDefault="00040C8B">
      <w:pPr>
        <w:rPr>
          <w:lang w:val="en-US"/>
        </w:rPr>
      </w:pPr>
    </w:p>
    <w:p w:rsidR="00040C8B" w:rsidRPr="00040C8B" w:rsidRDefault="00040C8B">
      <w:pPr>
        <w:rPr>
          <w:lang w:val="en-US"/>
        </w:rPr>
      </w:pPr>
    </w:p>
    <w:p w:rsidR="00040C8B" w:rsidRPr="00040C8B" w:rsidRDefault="00040C8B">
      <w:pPr>
        <w:rPr>
          <w:lang w:val="en-US"/>
        </w:rPr>
      </w:pPr>
    </w:p>
    <w:p w:rsidR="00040C8B" w:rsidRDefault="00040C8B">
      <w:pPr>
        <w:rPr>
          <w:lang w:val="en-US"/>
        </w:rPr>
      </w:pPr>
      <w:r w:rsidRPr="00040C8B">
        <w:rPr>
          <w:rFonts w:ascii="Times New Roman" w:hAnsi="Times New Roman" w:cs="Times New Roman"/>
          <w:b/>
          <w:sz w:val="36"/>
          <w:lang w:val="en-US"/>
        </w:rPr>
        <w:lastRenderedPageBreak/>
        <w:t>Ref</w:t>
      </w:r>
      <w:bookmarkStart w:id="0" w:name="_GoBack"/>
      <w:bookmarkEnd w:id="0"/>
      <w:r w:rsidRPr="00040C8B">
        <w:rPr>
          <w:rFonts w:ascii="Times New Roman" w:hAnsi="Times New Roman" w:cs="Times New Roman"/>
          <w:b/>
          <w:sz w:val="36"/>
          <w:lang w:val="en-US"/>
        </w:rPr>
        <w:t>erences</w:t>
      </w:r>
    </w:p>
    <w:p w:rsidR="00040C8B" w:rsidRDefault="00040C8B">
      <w:pPr>
        <w:rPr>
          <w:lang w:val="en-US"/>
        </w:rPr>
      </w:pPr>
    </w:p>
    <w:p w:rsidR="00040C8B" w:rsidRPr="00040C8B" w:rsidRDefault="00040C8B" w:rsidP="00040C8B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040C8B">
        <w:t>1.</w:t>
      </w:r>
      <w:r w:rsidRPr="00040C8B">
        <w:tab/>
      </w:r>
      <w:r w:rsidRPr="00040C8B">
        <w:rPr>
          <w:rFonts w:ascii="Times New Roman" w:hAnsi="Times New Roman" w:cs="Times New Roman"/>
          <w:sz w:val="24"/>
          <w:szCs w:val="24"/>
        </w:rPr>
        <w:t>Dierssen U, Rehren F, Henke-Gendo C, Harste G, Heim A. Rapid routine detection of enterovirus RNA in cerebrospinal fluid by a one-step real-time RT-PCR assay. Journal of clinical virology : the official publication of the Pan American Society for Clinical Virology. 2008;42(1):58-64. doi: 10.1016/j.jcv.2007.11.016. PubMed PMID: 18164234.</w:t>
      </w:r>
    </w:p>
    <w:p w:rsidR="00040C8B" w:rsidRPr="00040C8B" w:rsidRDefault="00040C8B" w:rsidP="00040C8B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40C8B">
        <w:rPr>
          <w:rFonts w:ascii="Times New Roman" w:hAnsi="Times New Roman" w:cs="Times New Roman"/>
          <w:sz w:val="24"/>
          <w:szCs w:val="24"/>
        </w:rPr>
        <w:t>2.</w:t>
      </w:r>
      <w:r w:rsidRPr="00040C8B">
        <w:rPr>
          <w:rFonts w:ascii="Times New Roman" w:hAnsi="Times New Roman" w:cs="Times New Roman"/>
          <w:sz w:val="24"/>
          <w:szCs w:val="24"/>
        </w:rPr>
        <w:tab/>
        <w:t>Nix WA, Oberste MS, Pallansch MA. Sensitive, seminested PCR amplification of VP1 sequences for direct identification of all enterovirus serotypes from original clinical specimens. J Clin Microbiol. 2006;44(8):2698-704. doi: 10.1128/JCM.00542-06. PubMed PMID: 16891480; PubMed Central PMCID: PMC1594621.</w:t>
      </w:r>
    </w:p>
    <w:p w:rsidR="00040C8B" w:rsidRPr="00040C8B" w:rsidRDefault="00040C8B" w:rsidP="00040C8B">
      <w:pPr>
        <w:pStyle w:val="EndNoteBibliography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40C8B">
        <w:rPr>
          <w:rFonts w:ascii="Times New Roman" w:hAnsi="Times New Roman" w:cs="Times New Roman"/>
          <w:sz w:val="24"/>
          <w:szCs w:val="24"/>
        </w:rPr>
        <w:t>3.</w:t>
      </w:r>
      <w:r w:rsidRPr="00040C8B">
        <w:rPr>
          <w:rFonts w:ascii="Times New Roman" w:hAnsi="Times New Roman" w:cs="Times New Roman"/>
          <w:sz w:val="24"/>
          <w:szCs w:val="24"/>
        </w:rPr>
        <w:tab/>
        <w:t>Oberste MS, Maher K, Flemister MR, Marchetti G, Kilpatrick DR, Pallansch MA. Comparison of classic and molecular approaches for the identification of untypeable enteroviruses. J Clin Microbiol. 2000;38(3):1170-4. PubMed PMID: 10699015; PubMed Central PMCID: PMC86366.</w:t>
      </w:r>
    </w:p>
    <w:p w:rsidR="00040C8B" w:rsidRPr="00040C8B" w:rsidRDefault="00040C8B" w:rsidP="00040C8B">
      <w:pPr>
        <w:pStyle w:val="EndNoteBibliography"/>
        <w:spacing w:line="480" w:lineRule="auto"/>
        <w:jc w:val="both"/>
      </w:pPr>
      <w:r w:rsidRPr="00040C8B">
        <w:rPr>
          <w:rFonts w:ascii="Times New Roman" w:hAnsi="Times New Roman" w:cs="Times New Roman"/>
          <w:sz w:val="24"/>
          <w:szCs w:val="24"/>
        </w:rPr>
        <w:t>4.</w:t>
      </w:r>
      <w:r w:rsidRPr="00040C8B">
        <w:rPr>
          <w:rFonts w:ascii="Times New Roman" w:hAnsi="Times New Roman" w:cs="Times New Roman"/>
          <w:sz w:val="24"/>
          <w:szCs w:val="24"/>
        </w:rPr>
        <w:tab/>
        <w:t>Nasri D, Bouslama L, Omar S, Saoudin H, Bourlet T, Aouni M, et al. Typing of human enterovirus by partial sequencing of VP2. J Clin Microbiol. 2007;45(8):2370-9. doi: 10.1128/JCM.00093-07. PubMed PMID: 17537940; PubMed Central PMCID: PMC1951248</w:t>
      </w:r>
      <w:r w:rsidRPr="00040C8B">
        <w:t>.</w:t>
      </w:r>
    </w:p>
    <w:p w:rsidR="00040C8B" w:rsidRPr="00040C8B" w:rsidRDefault="00040C8B">
      <w:pPr>
        <w:rPr>
          <w:lang w:val="en-US"/>
        </w:rPr>
      </w:pPr>
      <w:r>
        <w:rPr>
          <w:lang w:val="en-US"/>
        </w:rPr>
        <w:fldChar w:fldCharType="end"/>
      </w:r>
    </w:p>
    <w:sectPr w:rsidR="00040C8B" w:rsidRPr="00040C8B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040C8B"/>
    <w:rsid w:val="00040C8B"/>
    <w:rsid w:val="00184D3E"/>
    <w:rsid w:val="00C312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DC73FFE5-51C3-4B57-8D40-8908063C94E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40C8B"/>
    <w:pPr>
      <w:spacing w:after="200" w:line="276" w:lineRule="auto"/>
    </w:pPr>
  </w:style>
  <w:style w:type="character" w:default="1" w:styleId="Policepardfaut">
    <w:name w:val="Default Paragraph Font"/>
    <w:uiPriority w:val="1"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ar"/>
    <w:rsid w:val="00040C8B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ar">
    <w:name w:val="EndNote Bibliography Title Car"/>
    <w:basedOn w:val="Policepardfaut"/>
    <w:link w:val="EndNoteBibliographyTitle"/>
    <w:rsid w:val="00040C8B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040C8B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ar">
    <w:name w:val="EndNote Bibliography Car"/>
    <w:basedOn w:val="Policepardfaut"/>
    <w:link w:val="EndNoteBibliography"/>
    <w:rsid w:val="00040C8B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F8BCF4B-FCB7-48A4-B4C6-C2BD9FD2902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</Pages>
  <Words>664</Words>
  <Characters>3655</Characters>
  <Application>Microsoft Office Word</Application>
  <DocSecurity>0</DocSecurity>
  <Lines>30</Lines>
  <Paragraphs>8</Paragraphs>
  <ScaleCrop>false</ScaleCrop>
  <Company/>
  <LinksUpToDate>false</LinksUpToDate>
  <CharactersWithSpaces>431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llich mombo</dc:creator>
  <cp:keywords/>
  <dc:description/>
  <cp:lastModifiedBy>illich mombo</cp:lastModifiedBy>
  <cp:revision>1</cp:revision>
  <dcterms:created xsi:type="dcterms:W3CDTF">2016-12-20T10:34:00Z</dcterms:created>
  <dcterms:modified xsi:type="dcterms:W3CDTF">2016-12-20T10:38:00Z</dcterms:modified>
</cp:coreProperties>
</file>